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r w:rsidR="001E0A27">
        <w:t xml:space="preserve">, </w:t>
      </w:r>
      <w:r w:rsidR="00E7433B">
        <w:t>…, Tom Juenger</w:t>
      </w:r>
      <w:r>
        <w:t xml:space="preserve"> </w:t>
      </w:r>
    </w:p>
    <w:p w14:paraId="5674EB53" w14:textId="77777777" w:rsidR="00E374AB" w:rsidRDefault="00E374AB"/>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5F97A97A"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584D8C07" w14:textId="6CEE7852" w:rsidR="00E76EE1" w:rsidRDefault="007C5A21" w:rsidP="00331407">
      <w:pPr>
        <w:ind w:firstLine="720"/>
        <w:rPr>
          <w:i/>
          <w:iCs/>
        </w:rPr>
      </w:pPr>
      <w:r>
        <w:rPr>
          <w:i/>
          <w:iCs/>
        </w:rPr>
        <w:t xml:space="preserve">A paragraph or two containing a summary of what is known about the physiological and molecular mechanisms of flowering in crop species. There have been good GxE flowering studies in Arabidopsis and in Helianthus – Ben Blackman’s work – as well as in annual row crops. So there aren’t many perennial systems in which GxE has been studied, and there aren’t many wild systems where we </w:t>
      </w:r>
      <w:r>
        <w:rPr>
          <w:i/>
          <w:iCs/>
        </w:rPr>
        <w:lastRenderedPageBreak/>
        <w:t xml:space="preserve">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0BF4D3F6"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p>
    <w:p w14:paraId="4A744495" w14:textId="6977D527" w:rsidR="00E76EE1" w:rsidRPr="00E76EE1" w:rsidRDefault="00E76EE1" w:rsidP="00E374AB">
      <w:pPr>
        <w:ind w:firstLine="720"/>
        <w:rPr>
          <w:i/>
          <w:iCs/>
        </w:rPr>
      </w:pPr>
      <w:r w:rsidRPr="00E76EE1">
        <w:rPr>
          <w:i/>
          <w:iCs/>
        </w:rPr>
        <w:t>Since temperature is going to change, but light quality, photoperiod, etc. won’t, plants and breeders are going to need to figure out how to adapt to climate without botching phenology.</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greenup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79034DA7"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w:t>
      </w:r>
      <w:r w:rsidR="00177EE0">
        <w:t>two</w:t>
      </w:r>
      <w:r w:rsidR="006E16D6">
        <w:t xml:space="preserve"> days.</w:t>
      </w:r>
      <w:r w:rsidR="00F16304">
        <w:t xml:space="preserve"> We then explored the overall patterns of greenup and flowering within </w:t>
      </w:r>
      <w:r w:rsidR="00177EE0">
        <w:t>sequenced individuals from the Midwest and Gulf</w:t>
      </w:r>
      <w:r w:rsidR="007C5A21">
        <w:t xml:space="preserve">, as these groups had the most distinct phenological responses across our common gardens. </w:t>
      </w:r>
    </w:p>
    <w:p w14:paraId="7AE69B1E" w14:textId="215E559C" w:rsidR="0078762E" w:rsidRDefault="002C4F58" w:rsidP="002A616B">
      <w:pPr>
        <w:ind w:firstLine="720"/>
      </w:pPr>
      <w:r>
        <w:t>Though w</w:t>
      </w:r>
      <w:r w:rsidR="007C5A21">
        <w:t xml:space="preserve">e </w:t>
      </w:r>
      <w:r w:rsidR="00177EE0">
        <w:t>scored</w:t>
      </w:r>
      <w:r w:rsidR="007C5A21">
        <w:t xml:space="preserve"> flowering as a function of Julian date, flowering is more likely cued by a temperature, rainfall, or daylength signal. To evaluate these cues as genetic triggers of flowering, we defined flowering as functions of nine environmental cues</w:t>
      </w:r>
      <w:r>
        <w:t>,</w:t>
      </w:r>
      <w:r w:rsidR="007C5A21">
        <w:t xml:space="preserve"> then determined the narrow-sense heritabilities for these nine flowering-related traits across our eight common garden sites. To allow for the possibility that different subpopulations had different cues, we determined h</w:t>
      </w:r>
      <w:r w:rsidR="007C5A21">
        <w:rPr>
          <w:vertAlign w:val="superscript"/>
        </w:rPr>
        <w:t>2</w:t>
      </w:r>
      <w:r w:rsidR="007C5A21">
        <w:t xml:space="preserve"> both within and across the Midwestern and Gulf subpopulations. </w:t>
      </w:r>
      <w:r w:rsidR="0053056F">
        <w:t>“</w:t>
      </w:r>
      <w:r w:rsidR="002A616B">
        <w:t>Narrow sense heritability is a measure of the contribution of additive genetic variants to the observed phenotypic variance; this can be thought of as how strongly the phenotype is connected to the genotype</w:t>
      </w:r>
      <w:r w:rsidR="0053056F">
        <w:t>”</w:t>
      </w:r>
      <w:r w:rsidR="002A616B">
        <w:t xml:space="preserve"> (Korte and Farlow 2013).</w:t>
      </w:r>
      <w:r w:rsidR="002A616B">
        <w:t xml:space="preserve"> </w:t>
      </w:r>
      <w:r w:rsidR="007C5A21">
        <w:t xml:space="preserve">We reasoned that if a flowering trait had higher heritability than flowering as a function of Julian date, then </w:t>
      </w:r>
      <w:r w:rsidR="0078762E">
        <w:t xml:space="preserve">that environmental cue was both a better predictor of flowering and was more likely to have detectable genetic variation segregating within the tested population. </w:t>
      </w:r>
    </w:p>
    <w:p w14:paraId="63C6629E" w14:textId="70A1EEC6" w:rsidR="008F7A3E" w:rsidRDefault="008F7A3E" w:rsidP="007500CC">
      <w:pPr>
        <w:ind w:firstLine="720"/>
      </w:pPr>
      <w:r>
        <w:t>Across all eight common gardens, g</w:t>
      </w:r>
      <w:r w:rsidR="0078762E">
        <w:t xml:space="preserve">reenup </w:t>
      </w:r>
      <w:r w:rsidR="002C4F58">
        <w:t xml:space="preserve">as a </w:t>
      </w:r>
      <w:r w:rsidR="00177EE0">
        <w:t xml:space="preserve">function of </w:t>
      </w:r>
      <w:r w:rsidR="002C4F58">
        <w:t>Julian date</w:t>
      </w:r>
      <w:r w:rsidR="0078762E">
        <w:t xml:space="preserve"> had </w:t>
      </w:r>
      <w:r>
        <w:t>very</w:t>
      </w:r>
      <w:r w:rsidR="0078762E">
        <w:t xml:space="preserve"> low heritability </w:t>
      </w:r>
      <w:r w:rsidR="002C4F58">
        <w:t xml:space="preserve">within subpopulations </w:t>
      </w:r>
      <w:r w:rsidR="0078762E">
        <w:t>(0.005 +/- 0.003 Gulf; 0.021 +/0 0.011 for Midwest)</w:t>
      </w:r>
      <w:r w:rsidR="002C4F58">
        <w:t xml:space="preserve"> </w:t>
      </w:r>
      <w:r>
        <w:t xml:space="preserve">and </w:t>
      </w:r>
      <w:r w:rsidR="001D1108">
        <w:t>across both</w:t>
      </w:r>
      <w:r w:rsidR="002C4F58">
        <w:t xml:space="preserve"> subpopulations (</w:t>
      </w:r>
      <w:r w:rsidR="007500CC">
        <w:t>h</w:t>
      </w:r>
      <w:r w:rsidR="007500CC">
        <w:rPr>
          <w:vertAlign w:val="superscript"/>
        </w:rPr>
        <w:t>2</w:t>
      </w:r>
      <w:r w:rsidR="007500CC">
        <w:t xml:space="preserve"> = </w:t>
      </w:r>
      <w:r w:rsidR="002C4F58">
        <w:t>0.</w:t>
      </w:r>
      <w:r>
        <w:t>004</w:t>
      </w:r>
      <w:r w:rsidR="002C4F58">
        <w:t xml:space="preserve"> +/- 0.00</w:t>
      </w:r>
      <w:r>
        <w:t>3</w:t>
      </w:r>
      <w:r w:rsidR="002C4F58">
        <w:t xml:space="preserve">). </w:t>
      </w:r>
      <w:r>
        <w:t>In the Gulf subpopulation, GDD 10 days before greenup had the highest heritability for greenup (h</w:t>
      </w:r>
      <w:r>
        <w:rPr>
          <w:vertAlign w:val="superscript"/>
        </w:rPr>
        <w:t xml:space="preserve">2 </w:t>
      </w:r>
      <w:r>
        <w:t>= 0.074 +/- 0.024), followed by the average minimum temperature for the 10 days prior to greenup (h</w:t>
      </w:r>
      <w:r>
        <w:rPr>
          <w:vertAlign w:val="superscript"/>
        </w:rPr>
        <w:t>2</w:t>
      </w:r>
      <w:r>
        <w:t xml:space="preserve"> = 0.065 +/- 0.022). In the Midwestern subpop</w:t>
      </w:r>
      <w:r w:rsidR="00321513">
        <w:t>ulation</w:t>
      </w:r>
      <w:r>
        <w:t xml:space="preserve">, the average minimum temperature </w:t>
      </w:r>
      <w:r w:rsidR="00321513">
        <w:t>in the 10 days prior to greenup had the highest heritability (h</w:t>
      </w:r>
      <w:r w:rsidR="00321513">
        <w:rPr>
          <w:vertAlign w:val="superscript"/>
        </w:rPr>
        <w:t>2</w:t>
      </w:r>
      <w:r w:rsidR="00321513">
        <w:t xml:space="preserve"> = 0.058 +/- 0.027). Across both subpopulations, both cumulative GDD 10 days before greenup and the average minimum temperature for the 10 </w:t>
      </w:r>
      <w:r w:rsidR="003B275E">
        <w:t>days</w:t>
      </w:r>
      <w:r w:rsidR="00321513">
        <w:t xml:space="preserve"> prior to greenup had higher heritabilities than Julian date (h</w:t>
      </w:r>
      <w:r w:rsidR="00321513">
        <w:rPr>
          <w:vertAlign w:val="superscript"/>
        </w:rPr>
        <w:t>2</w:t>
      </w:r>
      <w:r w:rsidR="00321513">
        <w:t xml:space="preserve"> = 0.037 +/- 0.014; 0.036 +/- 0.014). </w:t>
      </w:r>
    </w:p>
    <w:p w14:paraId="0F520D91" w14:textId="231FCA9B" w:rsidR="00C11F7F" w:rsidRPr="00C11F7F" w:rsidRDefault="00C11F7F" w:rsidP="007500CC">
      <w:pPr>
        <w:ind w:firstLine="720"/>
        <w:rPr>
          <w:i/>
          <w:iCs/>
        </w:rPr>
      </w:pPr>
      <w:r w:rsidRPr="00C11F7F">
        <w:rPr>
          <w:i/>
          <w:iCs/>
        </w:rPr>
        <w:t>&lt;Maybe also look at just the Texas sites vs just the northern sites (without OK)&gt;</w:t>
      </w:r>
    </w:p>
    <w:p w14:paraId="6D9D66EA" w14:textId="42AA3C66" w:rsidR="007500CC" w:rsidRDefault="002C4F58" w:rsidP="007500CC">
      <w:pPr>
        <w:ind w:firstLine="720"/>
      </w:pPr>
      <w:r>
        <w:t xml:space="preserve">In contrast, flowering as a Julian date had </w:t>
      </w:r>
      <w:r w:rsidR="001D1108">
        <w:t>moderate heritability within subpopulations (</w:t>
      </w:r>
      <w:r w:rsidR="007500CC">
        <w:t>h</w:t>
      </w:r>
      <w:r w:rsidR="007500CC">
        <w:rPr>
          <w:vertAlign w:val="superscript"/>
        </w:rPr>
        <w:t>2</w:t>
      </w:r>
      <w:r w:rsidR="007500CC">
        <w:t xml:space="preserve"> = </w:t>
      </w:r>
      <w:r w:rsidR="001D1108">
        <w:t xml:space="preserve">0.19 +/- 0.061 Gulf; 0.097 +/- 0.045 Midwest) and </w:t>
      </w:r>
      <w:r w:rsidR="008F7A3E">
        <w:t>moderate</w:t>
      </w:r>
      <w:r w:rsidR="001D1108">
        <w:t xml:space="preserve"> heritability across both subpopulations (</w:t>
      </w:r>
      <w:r w:rsidR="007500CC">
        <w:t>h</w:t>
      </w:r>
      <w:r w:rsidR="007500CC">
        <w:rPr>
          <w:vertAlign w:val="superscript"/>
        </w:rPr>
        <w:t>2</w:t>
      </w:r>
      <w:r w:rsidR="007500CC">
        <w:t xml:space="preserve"> = </w:t>
      </w:r>
      <w:r w:rsidR="001D1108">
        <w:t>0</w:t>
      </w:r>
      <w:r w:rsidR="008F7A3E">
        <w:t>.18</w:t>
      </w:r>
      <w:r w:rsidR="001D1108">
        <w:t xml:space="preserve"> +/- 0.0</w:t>
      </w:r>
      <w:r w:rsidR="008F7A3E">
        <w:t>61</w:t>
      </w:r>
      <w:r w:rsidR="00321513">
        <w:t>).</w:t>
      </w:r>
      <w:r w:rsidR="001D1108">
        <w:rPr>
          <w:i/>
          <w:iCs/>
        </w:rPr>
        <w:t xml:space="preserve"> </w:t>
      </w:r>
      <w:r w:rsidR="007500CC">
        <w:t>For the Gulf subpopulation, daylength (h</w:t>
      </w:r>
      <w:r w:rsidR="007500CC">
        <w:rPr>
          <w:vertAlign w:val="superscript"/>
        </w:rPr>
        <w:t>2</w:t>
      </w:r>
      <w:r w:rsidR="007500CC">
        <w:t xml:space="preserve"> = 0.336 +/- 0.073) was the only cue that had higher heritability than Julian date. Two environmental functions had higher heritabilities than Julian date for the Midwestern subpopulation: cumulative GDD (h</w:t>
      </w:r>
      <w:r w:rsidR="007500CC">
        <w:rPr>
          <w:vertAlign w:val="superscript"/>
        </w:rPr>
        <w:t>2</w:t>
      </w:r>
      <w:r w:rsidR="007500CC">
        <w:t xml:space="preserve"> = 0.368 +/- 0.052) and daylength (h</w:t>
      </w:r>
      <w:r w:rsidR="007500CC">
        <w:rPr>
          <w:vertAlign w:val="superscript"/>
        </w:rPr>
        <w:t>2</w:t>
      </w:r>
      <w:r w:rsidR="007500CC">
        <w:t xml:space="preserve"> = 0.144 +/- 0.052).</w:t>
      </w:r>
      <w:r w:rsidR="00321513">
        <w:t xml:space="preserve"> Across both subpopulations, both daylength and cumulative GDD had higher heritabilities than Julian date (0.287 +/- 0.032; 0.201 +/- 0.041). </w:t>
      </w:r>
    </w:p>
    <w:p w14:paraId="732A4254" w14:textId="3FE83A3D" w:rsidR="007500CC" w:rsidRPr="007500CC" w:rsidRDefault="007500CC" w:rsidP="009E0622">
      <w:pPr>
        <w:ind w:firstLine="720"/>
      </w:pPr>
      <w:r>
        <w:t xml:space="preserve">Because heritability for daylength varied considerably between subpopulations, we also evaluated whether plant latitude of origin affected the strength of photoperiod-related flowering signals. We observed a strong signal of latitude of origin on whether plants grown in Texas common </w:t>
      </w:r>
      <w:r>
        <w:lastRenderedPageBreak/>
        <w:t xml:space="preserve">gardens flowered in lengthening or shortening days (binomial glm, </w:t>
      </w:r>
      <w:r>
        <w:rPr>
          <w:i/>
          <w:iCs/>
        </w:rPr>
        <w:t>P</w:t>
      </w:r>
      <w:r w:rsidRPr="00CC6D71">
        <w:rPr>
          <w:i/>
          <w:iCs/>
        </w:rPr>
        <w:t>r</w:t>
      </w:r>
      <w:r>
        <w:rPr>
          <w:i/>
          <w:iCs/>
        </w:rPr>
        <w:t xml:space="preserve"> </w:t>
      </w:r>
      <w:r>
        <w:t>&lt; 2x10</w:t>
      </w:r>
      <w:r>
        <w:rPr>
          <w:vertAlign w:val="superscript"/>
        </w:rPr>
        <w:t>-16</w:t>
      </w:r>
      <w:r>
        <w:t>, Supp. Figure 1). The majority of plants from latitudes of origin below 35</w:t>
      </w:r>
      <w:r>
        <w:rPr>
          <w:rFonts w:cstheme="minorHAnsi"/>
        </w:rPr>
        <w:t>°N</w:t>
      </w:r>
      <w:r>
        <w:t xml:space="preserve"> did not flower until days were shortening at the Texas sites, while the majority of plants from latitudes of origin above 38</w:t>
      </w:r>
      <w:r>
        <w:rPr>
          <w:rFonts w:cstheme="minorHAnsi"/>
        </w:rPr>
        <w:t>°N</w:t>
      </w:r>
      <w:r>
        <w:t xml:space="preserve"> flowered while days were lengthening. Interestingly, the Oklahoma (OK) site, our first common garden at which most genotypes flowered during shortening days, was at 36</w:t>
      </w:r>
      <w:r>
        <w:rPr>
          <w:rFonts w:cstheme="minorHAnsi"/>
        </w:rPr>
        <w:t>°N</w:t>
      </w:r>
      <w:r>
        <w:t>; in contrast, the three sites where a photoperiod cue was evident were below 32</w:t>
      </w:r>
      <w:r>
        <w:rPr>
          <w:rFonts w:cstheme="minorHAnsi"/>
        </w:rPr>
        <w:t>°N</w:t>
      </w:r>
      <w:r>
        <w:t>. Plants grown in 2019 in our common gardens north of 35</w:t>
      </w:r>
      <w:r>
        <w:rPr>
          <w:rFonts w:cstheme="minorHAnsi"/>
        </w:rPr>
        <w:t>°N</w:t>
      </w:r>
      <w:r>
        <w:t xml:space="preserve"> did not have sufficient vegetative growth to flower before the summer solstice, and thus were not competent to repress flowering during lengthening days.</w:t>
      </w:r>
      <w:r w:rsidRPr="00AF1543">
        <w:t xml:space="preserve"> </w:t>
      </w:r>
      <w:r>
        <w:t>As this is a common feature of growing seasons at these latitudes, we hypothesize that plants from more northern latitudes have evolved a flowering time response to a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3D48899C" w14:textId="428EBDAD" w:rsidR="00741E58" w:rsidRDefault="006B4FBE" w:rsidP="00973DCA">
      <w:pPr>
        <w:ind w:firstLine="720"/>
      </w:pPr>
      <w:r>
        <w:t xml:space="preserve">If flowering date </w:t>
      </w:r>
      <w:r w:rsidR="00C11F7F">
        <w:t>frequently varies as</w:t>
      </w:r>
      <w:r>
        <w:t xml:space="preserve"> a function of GDD in switchgrass, this </w:t>
      </w:r>
      <w:r w:rsidR="002A25F9">
        <w:t>explains</w:t>
      </w:r>
      <w:r>
        <w:t xml:space="preserve"> observations that moving southern populations northwards delays flowering, and moving northern populations south hastens flowering (</w:t>
      </w:r>
      <w:commentRangeStart w:id="2"/>
      <w:r>
        <w:t>Sanderson et al 1996</w:t>
      </w:r>
      <w:commentRangeEnd w:id="2"/>
      <w:r w:rsidR="002A25F9">
        <w:rPr>
          <w:rStyle w:val="CommentReference"/>
        </w:rPr>
        <w:commentReference w:id="2"/>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w:t>
      </w:r>
      <w:r w:rsidR="007500CC">
        <w:t xml:space="preserve"> a</w:t>
      </w:r>
      <w:r w:rsidR="00BA245F">
        <w:t xml:space="preserve"> </w:t>
      </w:r>
      <w:r w:rsidR="000B6138">
        <w:t xml:space="preserve">latitude-of-origin </w:t>
      </w:r>
      <w:r w:rsidR="00BA245F">
        <w:t xml:space="preserve">based, low </w:t>
      </w:r>
      <w:r w:rsidR="00741E58">
        <w:t>GDD cue for flowering</w:t>
      </w:r>
      <w:r w:rsidR="00BA245F">
        <w:t xml:space="preserve"> in the Midwest subpopulation, a</w:t>
      </w:r>
      <w:r w:rsidR="007500CC">
        <w:t>nd a</w:t>
      </w:r>
      <w:r w:rsidR="00BA245F">
        <w:t xml:space="preserve"> consistent, high GDD cue for flowering in the Gulf subpopulation that is superseded by a </w:t>
      </w:r>
      <w:r w:rsidR="00741E58">
        <w:t xml:space="preserve">photoperiod </w:t>
      </w:r>
      <w:r w:rsidR="007500CC">
        <w:t>cue.</w:t>
      </w:r>
      <w:r w:rsidR="00412A1F">
        <w:t xml:space="preserve"> </w:t>
      </w:r>
    </w:p>
    <w:p w14:paraId="3D629151" w14:textId="19C4FAD7" w:rsidR="007500CC" w:rsidRDefault="004A5825" w:rsidP="007500CC">
      <w:pPr>
        <w:rPr>
          <w:i/>
          <w:iCs/>
        </w:rPr>
      </w:pPr>
      <w:r>
        <w:rPr>
          <w:i/>
          <w:iCs/>
        </w:rPr>
        <w:t>Genetic effects of</w:t>
      </w:r>
      <w:commentRangeStart w:id="3"/>
      <w:r w:rsidR="00020495">
        <w:rPr>
          <w:i/>
          <w:iCs/>
        </w:rPr>
        <w:t xml:space="preserve"> greenup and flowering as functions of environmental cues</w:t>
      </w:r>
      <w:commentRangeEnd w:id="3"/>
      <w:r w:rsidR="002C0566">
        <w:rPr>
          <w:rStyle w:val="CommentReference"/>
        </w:rPr>
        <w:commentReference w:id="3"/>
      </w:r>
    </w:p>
    <w:p w14:paraId="1C1F1F16" w14:textId="2232697C" w:rsidR="00177EE0" w:rsidRDefault="00177EE0" w:rsidP="007500CC">
      <w:r>
        <w:lastRenderedPageBreak/>
        <w:tab/>
        <w:t xml:space="preserve">We next evaluated </w:t>
      </w:r>
      <w:r w:rsidR="00C11F7F">
        <w:t xml:space="preserve">genetic effects </w:t>
      </w:r>
      <w:r w:rsidR="003B3194">
        <w:t xml:space="preserve">of greenup as functions of GDD and minimum temperature 10 days prior to greenup, and genetic effects of flowering as functions of daylength at flowering and GDD between greenup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4F767B5D" w14:textId="03B07C6B" w:rsidR="003B3194" w:rsidRDefault="003B319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67A24795" w:rsidR="003B3194" w:rsidRPr="00177EE0" w:rsidRDefault="003B3194" w:rsidP="007500CC">
      <w:r>
        <w:tab/>
        <w:t>We next evaluated the genotype by environment effects of flowering as a function of daylength at flowering and GDD between greenup and flowering. To do this, we conducted univariate GWAS for flowering at each common garden, then analyzed the allelic effects of unlinked SNPs across common garden sites for the top XK SNPs using mash</w:t>
      </w:r>
      <w:r w:rsidR="002C0566">
        <w:t>, both within and between genetic subpopulations</w:t>
      </w:r>
      <w:r>
        <w:t xml:space="preserve">. </w:t>
      </w:r>
    </w:p>
    <w:p w14:paraId="043EF42E" w14:textId="77777777" w:rsidR="003B3194" w:rsidRDefault="003B3194" w:rsidP="00020495">
      <w:pPr>
        <w:ind w:firstLine="720"/>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Confirmation of genetic and genotype-by environment effects using a f</w:t>
      </w:r>
      <w:r w:rsidR="00F4170F">
        <w:rPr>
          <w:i/>
          <w:iCs/>
        </w:rPr>
        <w:t xml:space="preserve">ourway cross </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AxD 0% of 119; VxW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5"/>
      <w:r w:rsidR="00855134">
        <w:t>subpopulation</w:t>
      </w:r>
      <w:commentRangeEnd w:id="5"/>
      <w:r w:rsidR="00360B3A">
        <w:rPr>
          <w:rStyle w:val="CommentReference"/>
        </w:rPr>
        <w:commentReference w:id="5"/>
      </w:r>
      <w:r w:rsidR="00406FA1">
        <w:t xml:space="preserve">. </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t>in</w:t>
      </w:r>
      <w:r w:rsidR="00872127">
        <w:t xml:space="preserve"> 2019 for seven fourway sites. </w:t>
      </w:r>
      <w:r w:rsidR="0008173C">
        <w:t xml:space="preserve">We analyzed the flowering phenotype in two ways: as a function of Julian date (‘flowering date’), and as a function of cumulative GDD between greenup and flowering (‘flowering GDD’). </w:t>
      </w:r>
      <w:r w:rsidR="00872127">
        <w:t>There were no significant QTL for greenup.</w:t>
      </w:r>
      <w:r>
        <w:t xml:space="preserve"> There were eight QTL for flowering date; the largest QTL were on Chr02N, Chr04K, and Chr05N</w:t>
      </w:r>
      <w:r w:rsidR="005A0A1B">
        <w:t xml:space="preserve"> (Figure 4)</w:t>
      </w:r>
      <w:r>
        <w:t xml:space="preserve">. </w:t>
      </w:r>
      <w:commentRangeStart w:id="6"/>
      <w:r w:rsidR="0008173C">
        <w:t xml:space="preserve">There were </w:t>
      </w:r>
      <w:r w:rsidR="00674F1D">
        <w:t>five</w:t>
      </w:r>
      <w:r w:rsidR="0008173C">
        <w:t xml:space="preserve"> QTL for flowering GDD, all of which overlapped with QTL for flowering date.</w:t>
      </w:r>
      <w:r w:rsidR="005A0A1B">
        <w:t xml:space="preserve"> </w:t>
      </w:r>
      <w:commentRangeEnd w:id="6"/>
      <w:r w:rsidR="00B91FBA">
        <w:rPr>
          <w:rStyle w:val="CommentReference"/>
        </w:rPr>
        <w:commentReference w:id="6"/>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4">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7"/>
      <w:r w:rsidR="002A0403">
        <w:t xml:space="preserve">eight </w:t>
      </w:r>
      <w:commentRangeEnd w:id="7"/>
      <w:r w:rsidR="001F7232">
        <w:rPr>
          <w:rStyle w:val="CommentReference"/>
        </w:rPr>
        <w:commentReference w:id="7"/>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four of eight lowland alleles delayed flowering date – four of the same five regions that delayed flowering date in the AxB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site</w:t>
      </w:r>
      <w:r w:rsidR="00855134">
        <w:t xml:space="preserve"> by QTL combinations for the AxB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AxB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CxD</w:t>
      </w:r>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w:t>
      </w:r>
      <w:commentRangeStart w:id="8"/>
      <w:commentRangeStart w:id="9"/>
      <w:commentRangeStart w:id="10"/>
      <w:r w:rsidR="00E718A3">
        <w:t>eritability</w:t>
      </w:r>
      <w:commentRangeEnd w:id="8"/>
      <w:r w:rsidR="00E718A3">
        <w:rPr>
          <w:rStyle w:val="CommentReference"/>
        </w:rPr>
        <w:commentReference w:id="8"/>
      </w:r>
      <w:commentRangeEnd w:id="9"/>
      <w:r w:rsidR="00E718A3">
        <w:rPr>
          <w:rStyle w:val="CommentReference"/>
        </w:rPr>
        <w:commentReference w:id="9"/>
      </w:r>
      <w:commentRangeEnd w:id="10"/>
      <w:r w:rsidR="00E718A3">
        <w:rPr>
          <w:rStyle w:val="CommentReference"/>
        </w:rPr>
        <w:commentReference w:id="10"/>
      </w:r>
      <w:r w:rsidR="00E718A3">
        <w:t xml:space="preserve"> for flowering was lowest at TX1 in the fourway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1"/>
      <w:r>
        <w:t xml:space="preserve">with one or more of </w:t>
      </w:r>
      <w:commentRangeEnd w:id="11"/>
      <w:r>
        <w:rPr>
          <w:rStyle w:val="CommentReference"/>
        </w:rPr>
        <w:commentReference w:id="11"/>
      </w:r>
      <w:r>
        <w:t>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12" w:name="_Hlk41465404"/>
      <w:r>
        <w:t xml:space="preserve"> (Madakadze et al 1998c; Sanderson and Wolf, 1995a, 1995b).</w:t>
      </w:r>
      <w:bookmarkEnd w:id="12"/>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r w:rsidRPr="00D42FFA">
        <w:t>LSRFortessa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w:t>
      </w:r>
      <w:commentRangeStart w:id="13"/>
      <w:r>
        <w:t xml:space="preserve">Predicted values of GDD necessary for flowering were largest for the Gulf subpopulation (1056; 95% CI 973-1099), smallest for the Midwest (667; 95% CI 517 – 814) and intermediate for the other three groups (741 (599-1019); 776 (483-1195); </w:t>
      </w:r>
      <w:commentRangeEnd w:id="13"/>
      <w:r>
        <w:rPr>
          <w:rStyle w:val="CommentReference"/>
        </w:rPr>
        <w:commentReference w:id="13"/>
      </w:r>
      <w:r>
        <w:t xml:space="preserve">747 (573 – 1043); Supplementary table of effects). The heritability for GDD at flowering for photoperiod insensitive, sequenced individuals was </w:t>
      </w:r>
      <w:commentRangeStart w:id="14"/>
      <w:r>
        <w:t xml:space="preserve">30%, while the heritability for flowering as a Julian date for the same set of individuals was 10.8% </w:t>
      </w:r>
      <w:commentRangeEnd w:id="14"/>
      <w:r>
        <w:rPr>
          <w:rStyle w:val="CommentReference"/>
        </w:rPr>
        <w:commentReference w:id="14"/>
      </w:r>
      <w:r>
        <w:t>(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r w:rsidRPr="002918DA">
        <w:rPr>
          <w:b/>
          <w:bCs/>
          <w:i/>
          <w:iCs/>
        </w:rPr>
        <w:t xml:space="preserve">Four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8"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0E78FAA"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Walkthrough of what is known about mechanisms controlling greenup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Here, we do xxx, yyy, zzz.</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The idea of this introduction is to convey the main findings of the research that has been done on switchgrass greenup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2"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3" w:author="Alice MacQueen" w:date="2020-07-17T16:55:00Z" w:initials="AHM">
    <w:p w14:paraId="0EB93A70" w14:textId="77777777" w:rsidR="002C0566" w:rsidRDefault="002C0566" w:rsidP="002C0566">
      <w:pPr>
        <w:ind w:firstLine="720"/>
        <w:rPr>
          <w:i/>
          <w:iCs/>
        </w:rPr>
      </w:pPr>
      <w:r>
        <w:rPr>
          <w:rStyle w:val="CommentReference"/>
        </w:rPr>
        <w:annotationRef/>
      </w:r>
      <w:bookmarkStart w:id="4" w:name="_Hlk45897282"/>
      <w:r>
        <w:rPr>
          <w:i/>
          <w:iCs/>
        </w:rPr>
        <w:t>Genetic effects – gwas on the BLUPs from FL50 model and from other env cue models.</w:t>
      </w:r>
    </w:p>
    <w:p w14:paraId="73038638" w14:textId="77777777" w:rsidR="002C0566" w:rsidRDefault="002C0566" w:rsidP="002C0566">
      <w:pPr>
        <w:ind w:firstLine="720"/>
        <w:rPr>
          <w:i/>
          <w:iCs/>
        </w:rPr>
      </w:pPr>
      <w:r>
        <w:rPr>
          <w:i/>
          <w:iCs/>
        </w:rPr>
        <w:t xml:space="preserve">GxE effects – gwas on BLUPs from univariate models with heritability higher than FL50 in at least two common garden sites. Do GWAS on all eight sites, then use mash to analyze the allelic effect sizes across all sites for the top XK SNPs. </w:t>
      </w:r>
    </w:p>
    <w:p w14:paraId="694100A3" w14:textId="77777777" w:rsidR="002C0566" w:rsidRDefault="002C0566" w:rsidP="002C0566">
      <w:pPr>
        <w:ind w:firstLine="720"/>
        <w:rPr>
          <w:i/>
          <w:iCs/>
        </w:rPr>
      </w:pPr>
      <w:r>
        <w:rPr>
          <w:i/>
          <w:iCs/>
        </w:rPr>
        <w:t xml:space="preserve">Find many candidates that mostly do/don’t overlap across these different, but correlated, environmental cues. </w:t>
      </w:r>
    </w:p>
    <w:p w14:paraId="7DC25570" w14:textId="77777777" w:rsidR="002C0566" w:rsidRDefault="002C0566" w:rsidP="002C0566">
      <w:pPr>
        <w:ind w:firstLine="720"/>
        <w:rPr>
          <w:i/>
          <w:iCs/>
        </w:rPr>
      </w:pPr>
      <w:r>
        <w:rPr>
          <w:i/>
          <w:iCs/>
        </w:rPr>
        <w:t>Also do this analysis for both subpops together to see if we can separate any peaks for these traits out from subpopulation structure. Maybe these results are messier and we can’t.</w:t>
      </w:r>
    </w:p>
    <w:p w14:paraId="23549CEE" w14:textId="77777777" w:rsidR="002C0566" w:rsidRPr="00020495" w:rsidRDefault="002C0566" w:rsidP="002C0566">
      <w:pPr>
        <w:ind w:firstLine="720"/>
        <w:rPr>
          <w:i/>
          <w:iCs/>
        </w:rPr>
      </w:pPr>
      <w:r>
        <w:rPr>
          <w:i/>
          <w:iCs/>
        </w:rPr>
        <w:t>Then validate a few of these candidates/peaks with a cross that explicitly does break up subpopulation structure. Explore the effects of dominance – subpopulation trait dominance here. Can we validate any candidates from any of these GWAS using this cross? Then, do the effect sizes in the mapping population also validate the pattern of effects from mash for the candidate region? Can Li do a few more flowering time phenotypes?</w:t>
      </w:r>
    </w:p>
    <w:bookmarkEnd w:id="4"/>
    <w:p w14:paraId="28A9F039" w14:textId="00151807" w:rsidR="002C0566" w:rsidRDefault="002C0566">
      <w:pPr>
        <w:pStyle w:val="CommentText"/>
      </w:pPr>
    </w:p>
  </w:comment>
  <w:comment w:id="5"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There’s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6" w:author="Alice MacQueen" w:date="2020-06-29T08:12:00Z" w:initials="AHM">
    <w:p w14:paraId="1ECA339C" w14:textId="77777777" w:rsidR="00B91FBA" w:rsidRDefault="00B91FBA">
      <w:pPr>
        <w:pStyle w:val="CommentText"/>
      </w:pPr>
      <w:r>
        <w:rPr>
          <w:rStyle w:val="CommentReference"/>
        </w:rPr>
        <w:annotationRef/>
      </w:r>
      <w:r>
        <w:t>Li we should chat about what’s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r>
        <w:t>So we need to decide if we want to talk about two different QTL on Chr02N. I’ll need to change some of this writeup to reflect that if so.</w:t>
      </w:r>
    </w:p>
  </w:comment>
  <w:comment w:id="7"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8"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Show the QTL regions and GxE patterns in the fourway – maybe looking for daylength sensitivity and for cumulative GDD requirements in this cross, if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9"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0" w:author="Alice MacQueen" w:date="2020-05-21T12:21:00Z" w:initials="AHM">
    <w:p w14:paraId="396ECC11" w14:textId="77777777" w:rsidR="00E718A3" w:rsidRDefault="00E718A3" w:rsidP="00E718A3">
      <w:pPr>
        <w:pStyle w:val="CommentText"/>
      </w:pPr>
      <w:r>
        <w:rPr>
          <w:rStyle w:val="CommentReference"/>
        </w:rPr>
        <w:annotationRef/>
      </w:r>
      <w:r>
        <w:t>I’m definitely going to mess up this fourway QTL section so Li feel free to write your own section or rewrite this however you see fit/think is accurate</w:t>
      </w:r>
    </w:p>
  </w:comment>
  <w:comment w:id="11" w:author="Alice MacQueen" w:date="2020-05-21T13:25:00Z" w:initials="AHM">
    <w:p w14:paraId="27596D19" w14:textId="31CC5821" w:rsidR="00D33F3D" w:rsidRDefault="00D33F3D">
      <w:pPr>
        <w:pStyle w:val="CommentText"/>
      </w:pPr>
      <w:r>
        <w:rPr>
          <w:rStyle w:val="CommentReference"/>
        </w:rPr>
        <w:annotationRef/>
      </w:r>
      <w:r>
        <w:t>I’ve run the analysis to find the frequencies of these alleles in each genetic subpopulation. Now I just need to pull out these SNPs specifically and find their distributions across populations/locations of origin so we can talk about it here.</w:t>
      </w:r>
    </w:p>
  </w:comment>
  <w:comment w:id="13" w:author="Alice MacQueen" w:date="2020-06-19T13:52:00Z" w:initials="AHM">
    <w:p w14:paraId="37F0A366" w14:textId="77777777" w:rsidR="007500CC" w:rsidRDefault="007500CC" w:rsidP="007500CC">
      <w:pPr>
        <w:pStyle w:val="CommentText"/>
      </w:pPr>
      <w:r>
        <w:rPr>
          <w:rStyle w:val="CommentReference"/>
        </w:rPr>
        <w:annotationRef/>
      </w:r>
      <w:r>
        <w:t>Redo these using predict()/vpredict()</w:t>
      </w:r>
    </w:p>
  </w:comment>
  <w:comment w:id="14" w:author="Alice MacQueen" w:date="2020-06-19T13:53:00Z" w:initials="AHM">
    <w:p w14:paraId="25B9582C" w14:textId="77777777" w:rsidR="007500CC" w:rsidRDefault="007500CC" w:rsidP="007500CC">
      <w:pPr>
        <w:pStyle w:val="CommentText"/>
      </w:pPr>
      <w:r>
        <w:rPr>
          <w:rStyle w:val="CommentReference"/>
        </w:rPr>
        <w:annotationRef/>
      </w:r>
      <w:r>
        <w:t>Find SE using vpredict()</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Maybe color individual plant id’s by latitude of origin  on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2A81AE32" w15:done="0"/>
  <w15:commentEx w15:paraId="28A9F039"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37F0A366" w15:done="0"/>
  <w15:commentEx w15:paraId="25B9582C"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225" w16cex:dateUtc="2020-06-19T18:54:00Z"/>
  <w16cex:commentExtensible w16cex:durableId="22BC5666" w16cex:dateUtc="2020-07-17T21:55: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974189" w16cex:dateUtc="2020-06-19T18:52:00Z"/>
  <w16cex:commentExtensible w16cex:durableId="229741F1" w16cex:dateUtc="2020-06-19T18:53: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2A81AE32" w16cid:durableId="22974225"/>
  <w16cid:commentId w16cid:paraId="28A9F039" w16cid:durableId="22BC566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37F0A366" w16cid:durableId="22974189"/>
  <w16cid:commentId w16cid:paraId="25B9582C" w16cid:durableId="229741F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114886" w14:textId="77777777" w:rsidR="00A7049D" w:rsidRDefault="00A7049D" w:rsidP="007B55E9">
      <w:pPr>
        <w:spacing w:after="0" w:line="240" w:lineRule="auto"/>
      </w:pPr>
      <w:r>
        <w:separator/>
      </w:r>
    </w:p>
  </w:endnote>
  <w:endnote w:type="continuationSeparator" w:id="0">
    <w:p w14:paraId="6AB4CE8A" w14:textId="77777777" w:rsidR="00A7049D" w:rsidRDefault="00A7049D"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E9E577" w14:textId="77777777" w:rsidR="00A7049D" w:rsidRDefault="00A7049D" w:rsidP="007B55E9">
      <w:pPr>
        <w:spacing w:after="0" w:line="240" w:lineRule="auto"/>
      </w:pPr>
      <w:r>
        <w:separator/>
      </w:r>
    </w:p>
  </w:footnote>
  <w:footnote w:type="continuationSeparator" w:id="0">
    <w:p w14:paraId="3A0DA4EE" w14:textId="77777777" w:rsidR="00A7049D" w:rsidRDefault="00A7049D"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45EB7"/>
    <w:rsid w:val="00064ADA"/>
    <w:rsid w:val="0008173C"/>
    <w:rsid w:val="00083CC4"/>
    <w:rsid w:val="00092A16"/>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77EE0"/>
    <w:rsid w:val="001A454F"/>
    <w:rsid w:val="001B6997"/>
    <w:rsid w:val="001D1108"/>
    <w:rsid w:val="001E0A27"/>
    <w:rsid w:val="001F188C"/>
    <w:rsid w:val="001F591D"/>
    <w:rsid w:val="001F7232"/>
    <w:rsid w:val="002004B3"/>
    <w:rsid w:val="00203580"/>
    <w:rsid w:val="00205939"/>
    <w:rsid w:val="002059D6"/>
    <w:rsid w:val="00205EC7"/>
    <w:rsid w:val="002129B4"/>
    <w:rsid w:val="00233A42"/>
    <w:rsid w:val="00236B2F"/>
    <w:rsid w:val="00247A73"/>
    <w:rsid w:val="002531BE"/>
    <w:rsid w:val="00255B02"/>
    <w:rsid w:val="00261633"/>
    <w:rsid w:val="002621DA"/>
    <w:rsid w:val="00265861"/>
    <w:rsid w:val="00286B13"/>
    <w:rsid w:val="00287E01"/>
    <w:rsid w:val="00290289"/>
    <w:rsid w:val="002918DA"/>
    <w:rsid w:val="002A008E"/>
    <w:rsid w:val="002A0403"/>
    <w:rsid w:val="002A25F9"/>
    <w:rsid w:val="002A616B"/>
    <w:rsid w:val="002A746D"/>
    <w:rsid w:val="002B35A4"/>
    <w:rsid w:val="002C0566"/>
    <w:rsid w:val="002C2BA5"/>
    <w:rsid w:val="002C4F58"/>
    <w:rsid w:val="002D1D34"/>
    <w:rsid w:val="002D4FF6"/>
    <w:rsid w:val="002E3A05"/>
    <w:rsid w:val="00305FD5"/>
    <w:rsid w:val="00313DBE"/>
    <w:rsid w:val="00321513"/>
    <w:rsid w:val="00331407"/>
    <w:rsid w:val="00335591"/>
    <w:rsid w:val="00336B7B"/>
    <w:rsid w:val="0034545A"/>
    <w:rsid w:val="00351571"/>
    <w:rsid w:val="003528AB"/>
    <w:rsid w:val="00360B3A"/>
    <w:rsid w:val="00360D0B"/>
    <w:rsid w:val="00374233"/>
    <w:rsid w:val="003B275E"/>
    <w:rsid w:val="003B3194"/>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5825"/>
    <w:rsid w:val="004A60B9"/>
    <w:rsid w:val="004C5D9D"/>
    <w:rsid w:val="004E7835"/>
    <w:rsid w:val="004F492B"/>
    <w:rsid w:val="005073D5"/>
    <w:rsid w:val="0053056F"/>
    <w:rsid w:val="00532637"/>
    <w:rsid w:val="00543C77"/>
    <w:rsid w:val="0056359B"/>
    <w:rsid w:val="005779E9"/>
    <w:rsid w:val="0058030E"/>
    <w:rsid w:val="00593549"/>
    <w:rsid w:val="005A0A1B"/>
    <w:rsid w:val="005B48F5"/>
    <w:rsid w:val="005C1AE9"/>
    <w:rsid w:val="005D4CBB"/>
    <w:rsid w:val="00607E2B"/>
    <w:rsid w:val="0061553C"/>
    <w:rsid w:val="0062190D"/>
    <w:rsid w:val="00622ED6"/>
    <w:rsid w:val="00654CFA"/>
    <w:rsid w:val="006622CE"/>
    <w:rsid w:val="006729EB"/>
    <w:rsid w:val="00673F5A"/>
    <w:rsid w:val="00674F1D"/>
    <w:rsid w:val="00677CE0"/>
    <w:rsid w:val="0069137C"/>
    <w:rsid w:val="006950C4"/>
    <w:rsid w:val="006B4FBE"/>
    <w:rsid w:val="006C3D6D"/>
    <w:rsid w:val="006C69D5"/>
    <w:rsid w:val="006D38ED"/>
    <w:rsid w:val="006D6A17"/>
    <w:rsid w:val="006E16D6"/>
    <w:rsid w:val="006E389A"/>
    <w:rsid w:val="006F3F61"/>
    <w:rsid w:val="007033E8"/>
    <w:rsid w:val="00705607"/>
    <w:rsid w:val="00706E79"/>
    <w:rsid w:val="007102B8"/>
    <w:rsid w:val="007168D8"/>
    <w:rsid w:val="00717014"/>
    <w:rsid w:val="007217D5"/>
    <w:rsid w:val="00723A28"/>
    <w:rsid w:val="00730A2A"/>
    <w:rsid w:val="00741E58"/>
    <w:rsid w:val="0074757D"/>
    <w:rsid w:val="007500CC"/>
    <w:rsid w:val="00781076"/>
    <w:rsid w:val="0078762E"/>
    <w:rsid w:val="007A2678"/>
    <w:rsid w:val="007B4B3A"/>
    <w:rsid w:val="007B55E9"/>
    <w:rsid w:val="007C5880"/>
    <w:rsid w:val="007C5A21"/>
    <w:rsid w:val="007D18ED"/>
    <w:rsid w:val="007D54E0"/>
    <w:rsid w:val="007F704B"/>
    <w:rsid w:val="0082026A"/>
    <w:rsid w:val="00854BAD"/>
    <w:rsid w:val="00855134"/>
    <w:rsid w:val="00857BAE"/>
    <w:rsid w:val="00866E58"/>
    <w:rsid w:val="00872127"/>
    <w:rsid w:val="00883C70"/>
    <w:rsid w:val="008856CF"/>
    <w:rsid w:val="008869BD"/>
    <w:rsid w:val="00892794"/>
    <w:rsid w:val="008D7BDE"/>
    <w:rsid w:val="008E2A5C"/>
    <w:rsid w:val="008E5129"/>
    <w:rsid w:val="008F7A3E"/>
    <w:rsid w:val="00905975"/>
    <w:rsid w:val="009219A5"/>
    <w:rsid w:val="0092463E"/>
    <w:rsid w:val="00940202"/>
    <w:rsid w:val="00950031"/>
    <w:rsid w:val="0095061C"/>
    <w:rsid w:val="00973DCA"/>
    <w:rsid w:val="00975C00"/>
    <w:rsid w:val="00983E7E"/>
    <w:rsid w:val="009944C8"/>
    <w:rsid w:val="009A0C54"/>
    <w:rsid w:val="009A6D99"/>
    <w:rsid w:val="009B6ED2"/>
    <w:rsid w:val="009B6EED"/>
    <w:rsid w:val="009D1BE5"/>
    <w:rsid w:val="009E0622"/>
    <w:rsid w:val="009E6204"/>
    <w:rsid w:val="009E7BE1"/>
    <w:rsid w:val="009F0157"/>
    <w:rsid w:val="009F1E92"/>
    <w:rsid w:val="00A11543"/>
    <w:rsid w:val="00A1326C"/>
    <w:rsid w:val="00A2334A"/>
    <w:rsid w:val="00A30C9D"/>
    <w:rsid w:val="00A44561"/>
    <w:rsid w:val="00A549E4"/>
    <w:rsid w:val="00A604DC"/>
    <w:rsid w:val="00A7049D"/>
    <w:rsid w:val="00A70A2A"/>
    <w:rsid w:val="00A86B1F"/>
    <w:rsid w:val="00A94451"/>
    <w:rsid w:val="00AA0FD7"/>
    <w:rsid w:val="00AA114E"/>
    <w:rsid w:val="00AA3D1A"/>
    <w:rsid w:val="00AA7FA1"/>
    <w:rsid w:val="00AB1BEC"/>
    <w:rsid w:val="00AC59C4"/>
    <w:rsid w:val="00AE38E9"/>
    <w:rsid w:val="00AE5D08"/>
    <w:rsid w:val="00AF1543"/>
    <w:rsid w:val="00AF4FC9"/>
    <w:rsid w:val="00AF5437"/>
    <w:rsid w:val="00B2786C"/>
    <w:rsid w:val="00B30A74"/>
    <w:rsid w:val="00B50C97"/>
    <w:rsid w:val="00B71AB0"/>
    <w:rsid w:val="00B91FBA"/>
    <w:rsid w:val="00B96AEC"/>
    <w:rsid w:val="00BA245F"/>
    <w:rsid w:val="00BA605A"/>
    <w:rsid w:val="00BE6B8D"/>
    <w:rsid w:val="00BE78DF"/>
    <w:rsid w:val="00BF7FD8"/>
    <w:rsid w:val="00C11F7F"/>
    <w:rsid w:val="00C1388E"/>
    <w:rsid w:val="00C30D0C"/>
    <w:rsid w:val="00C41CBE"/>
    <w:rsid w:val="00C45AA6"/>
    <w:rsid w:val="00C45B1E"/>
    <w:rsid w:val="00C6309B"/>
    <w:rsid w:val="00C71E4E"/>
    <w:rsid w:val="00C94C15"/>
    <w:rsid w:val="00CB3AE3"/>
    <w:rsid w:val="00CC6D71"/>
    <w:rsid w:val="00CD6661"/>
    <w:rsid w:val="00CE09EF"/>
    <w:rsid w:val="00CF0FAE"/>
    <w:rsid w:val="00CF2283"/>
    <w:rsid w:val="00D11638"/>
    <w:rsid w:val="00D33F3D"/>
    <w:rsid w:val="00D44CBF"/>
    <w:rsid w:val="00D56099"/>
    <w:rsid w:val="00D56C76"/>
    <w:rsid w:val="00D57CE3"/>
    <w:rsid w:val="00D64DB5"/>
    <w:rsid w:val="00D72F4C"/>
    <w:rsid w:val="00D761BB"/>
    <w:rsid w:val="00D82B39"/>
    <w:rsid w:val="00D83F1A"/>
    <w:rsid w:val="00DA5FEB"/>
    <w:rsid w:val="00DB530F"/>
    <w:rsid w:val="00DC1F5D"/>
    <w:rsid w:val="00DD7C15"/>
    <w:rsid w:val="00DE2354"/>
    <w:rsid w:val="00DE35D3"/>
    <w:rsid w:val="00DE798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2C32"/>
    <w:rsid w:val="00E92AC5"/>
    <w:rsid w:val="00E9448A"/>
    <w:rsid w:val="00EA260A"/>
    <w:rsid w:val="00EE2CFC"/>
    <w:rsid w:val="00EF30DE"/>
    <w:rsid w:val="00F1128C"/>
    <w:rsid w:val="00F16304"/>
    <w:rsid w:val="00F31FB2"/>
    <w:rsid w:val="00F33D87"/>
    <w:rsid w:val="00F40EC9"/>
    <w:rsid w:val="00F4170F"/>
    <w:rsid w:val="00F7771E"/>
    <w:rsid w:val="00F864CB"/>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atadryad.org/stash/dataset/doi:10.5061/dryad.ghx3ffbjv"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3</TotalTime>
  <Pages>19</Pages>
  <Words>6885</Words>
  <Characters>3924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2</cp:revision>
  <dcterms:created xsi:type="dcterms:W3CDTF">2020-07-16T21:08:00Z</dcterms:created>
  <dcterms:modified xsi:type="dcterms:W3CDTF">2020-07-21T19:40:00Z</dcterms:modified>
</cp:coreProperties>
</file>